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446046" w:rsidRPr="00BF0354" w:rsidRDefault="0044604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r>
      <w:r w:rsidR="00554D9F">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fldSimple w:instr=" SEQ Abbildung \* ARABIC ">
        <w:r w:rsidR="00F2163D">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w:t>
      </w:r>
      <w:r w:rsidR="00436401">
        <w:t>in der Atmosphäre</w:t>
      </w:r>
      <w:r w:rsidR="00436401">
        <w:t xml:space="preserv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w:t>
      </w:r>
      <w:r w:rsidR="007C5C9C">
        <w:t>Bestrahlstärke</w:t>
      </w:r>
      <w:r w:rsidR="007C5C9C">
        <w:t xml:space="preserv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 xml:space="preserve">Die Wechselwirkung zwischen Atmosphäre und eintretender extraterrestrischen Sonnenstrahlung bewirkt eine Aufteilung in einen gerichteten und ungerichteten Anteil der Sonnenstrahlung. Der gerichtete Anteil wird als Direkt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 xml:space="preserve">Die folgenden Abbildung veranschaulicht die Wechselwirkungen in der Atmosphäre. </w:t>
      </w:r>
      <w:bookmarkStart w:id="17" w:name="_GoBack"/>
      <w:bookmarkEnd w:id="17"/>
      <w:r w:rsidR="00447882">
        <w:t xml:space="preserve"> </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Pr>
            <w:noProof/>
          </w:rPr>
          <w:t>2</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065ABF" w:rsidRPr="00841E7B" w:rsidRDefault="00065ABF" w:rsidP="00065ABF">
      <w:hyperlink r:id="rId10" w:history="1">
        <w:r w:rsidRPr="006A3CA1">
          <w:rPr>
            <w:rStyle w:val="Hyperlink"/>
          </w:rPr>
          <w:t>http://www.ammonit.com/de/wind-solar-wissen/solarmessung/473-messung-der-sonnenstrahlung</w:t>
        </w:r>
      </w:hyperlink>
      <w:r>
        <w:br/>
      </w:r>
      <w:r>
        <w:rPr>
          <w:noProof/>
          <w:lang w:val="de-CH" w:eastAsia="de-CH"/>
        </w:rPr>
        <w:drawing>
          <wp:inline distT="0" distB="0" distL="0" distR="0" wp14:anchorId="1A2B2153" wp14:editId="03AA3098">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065ABF" w:rsidRPr="00065ABF" w:rsidRDefault="00065ABF" w:rsidP="00065ABF"/>
    <w:p w:rsidR="00DF5BCB" w:rsidRDefault="001B3225" w:rsidP="001B3225">
      <w:pPr>
        <w:pStyle w:val="berschrift2"/>
      </w:pPr>
      <w:r>
        <w:t>Strahlungsangebot der Sonne</w:t>
      </w:r>
    </w:p>
    <w:p w:rsidR="001B3225" w:rsidRPr="008A65C5" w:rsidRDefault="001B3225" w:rsidP="001B3225">
      <w:pPr>
        <w:jc w:val="left"/>
        <w:rPr>
          <w:i/>
          <w:color w:val="FF0000"/>
        </w:rPr>
      </w:pPr>
      <w:r w:rsidRPr="008A65C5">
        <w:rPr>
          <w:i/>
          <w:color w:val="FF0000"/>
        </w:rPr>
        <w:t>Buch: Solar and infrared measurements Kap. 2.11 Seite 25</w:t>
      </w:r>
      <w:r w:rsidRPr="008A65C5">
        <w:rPr>
          <w:i/>
          <w:color w:val="FF0000"/>
        </w:rPr>
        <w:br/>
        <w:t>Buch Regenerative Energietechnik Kap 3.1 [Viktor Wesselak] Strahlungsangebot der Sonne</w:t>
      </w:r>
    </w:p>
    <w:p w:rsidR="00ED5E54" w:rsidRDefault="00ED5E54" w:rsidP="001B3225"/>
    <w:p w:rsidR="001B3225" w:rsidRDefault="001B3225" w:rsidP="001B3225">
      <w:r>
        <w:t>Die Sonne wird zu den mittel</w:t>
      </w:r>
      <w:r w:rsidR="00CB76CA">
        <w:t xml:space="preserve"> </w:t>
      </w:r>
      <w:r>
        <w:t xml:space="preserve">grossen Sternen gezählt. In ihrem Innern, finden Kernfusionprozesse statt, bei </w:t>
      </w:r>
      <w:r w:rsidR="00CB76CA">
        <w:t>der</w:t>
      </w:r>
      <w:r>
        <w:t xml:space="preserve"> Wasserstoffatome zu Helium kombiniert werden. </w:t>
      </w:r>
      <w:r w:rsidRPr="00AF5960">
        <w:t xml:space="preserve">Dabei wird elektromagnetische sowie Materiestrahlung freigesetzt. Der </w:t>
      </w:r>
      <w:r w:rsidR="00853009">
        <w:t>Energietransport vom Kern nach A</w:t>
      </w:r>
      <w:r w:rsidRPr="00AF5960">
        <w:t xml:space="preserve">ussen erfolgt zunächst durch Strahlung, insbesondere im Röntgen- und </w:t>
      </w:r>
      <m:oMath>
        <m:r>
          <w:rPr>
            <w:rFonts w:ascii="Cambria Math" w:hAnsi="Cambria Math"/>
          </w:rPr>
          <m:t>γ</m:t>
        </m:r>
      </m:oMath>
      <w:r w:rsidRPr="00AF5960">
        <w:t xml:space="preserve">-Bereich des Spektrums, d.h. über sehr energiereiche Photonen </w:t>
      </w:r>
      <w:r w:rsidR="00825E01">
        <w:fldChar w:fldCharType="begin"/>
      </w:r>
      <w:r w:rsidR="00F2163D">
        <w:instrText xml:space="preserve"> ADDIN ZOTERO_ITEM CSL_CITATION {"citationID":"L4Kk4eFG","properties":{"formattedCitation":"[3, S. 25]","plainCitation":"[3, S. 2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5","label":"page"}],"schema":"https://github.com/citation-style-language/schema/raw/master/csl-citation.json"} </w:instrText>
      </w:r>
      <w:r w:rsidR="00825E01">
        <w:fldChar w:fldCharType="separate"/>
      </w:r>
      <w:r w:rsidR="00F2163D" w:rsidRPr="00F2163D">
        <w:t>[3, S. 25]</w:t>
      </w:r>
      <w:r w:rsidR="00825E01">
        <w:fldChar w:fldCharType="end"/>
      </w:r>
      <w:r w:rsidRPr="00AF5960">
        <w:t>.</w:t>
      </w:r>
      <w:r>
        <w:rPr>
          <w:lang w:eastAsia="de-CH"/>
        </w:rPr>
        <w:t xml:space="preserve"> </w:t>
      </w:r>
      <w:r>
        <w:rPr>
          <w:lang w:eastAsia="de-CH"/>
        </w:rPr>
        <w:br/>
      </w:r>
    </w:p>
    <w:p w:rsidR="002C5491" w:rsidRDefault="002C5491" w:rsidP="001B3225"/>
    <w:p w:rsidR="002C5491" w:rsidRPr="008A65C5" w:rsidRDefault="002C5491" w:rsidP="002C5491">
      <w:pPr>
        <w:jc w:val="left"/>
        <w:rPr>
          <w:i/>
          <w:color w:val="FF0000"/>
        </w:rPr>
      </w:pPr>
      <w:r w:rsidRPr="002C5491">
        <w:rPr>
          <w:i/>
          <w:color w:val="FF0000"/>
        </w:rPr>
        <w:t xml:space="preserve">Strahlungsbilanz der Erde </w:t>
      </w:r>
      <w:r>
        <w:rPr>
          <w:i/>
          <w:color w:val="FF0000"/>
        </w:rPr>
        <w:t xml:space="preserve">Abbildung 3.8 </w:t>
      </w:r>
      <w:r w:rsidRPr="002C5491">
        <w:rPr>
          <w:i/>
          <w:color w:val="FF0000"/>
        </w:rPr>
        <w:t xml:space="preserve">Seite 75 in: </w:t>
      </w:r>
      <w:r w:rsidRPr="002C5491">
        <w:rPr>
          <w:i/>
          <w:color w:val="FF0000"/>
        </w:rPr>
        <w:br/>
      </w:r>
      <w:r w:rsidRPr="008A65C5">
        <w:rPr>
          <w:i/>
          <w:color w:val="FF0000"/>
        </w:rPr>
        <w:t xml:space="preserve">[Viktor Wesselak] </w:t>
      </w:r>
      <w:r>
        <w:rPr>
          <w:i/>
          <w:color w:val="FF0000"/>
        </w:rPr>
        <w:t xml:space="preserve"> </w:t>
      </w:r>
      <w:r w:rsidRPr="008A65C5">
        <w:rPr>
          <w:i/>
          <w:color w:val="FF0000"/>
        </w:rPr>
        <w:t>Regenerative Energietechnik Kap 3.1 Strahlungsangebot der Sonne</w:t>
      </w:r>
    </w:p>
    <w:p w:rsidR="002C5491" w:rsidRDefault="002C5491" w:rsidP="001B3225"/>
    <w:p w:rsidR="002C5491" w:rsidRDefault="002C5491" w:rsidP="001B3225"/>
    <w:p w:rsidR="00302F3C" w:rsidRPr="00302F3C" w:rsidRDefault="00302F3C" w:rsidP="001B3225">
      <w:pPr>
        <w:rPr>
          <w:i/>
          <w:color w:val="FF0000"/>
        </w:rPr>
      </w:pPr>
      <w:r w:rsidRPr="00302F3C">
        <w:rPr>
          <w:i/>
          <w:color w:val="FF0000"/>
        </w:rPr>
        <w:t>Buch: Ursula Eicker Technologien für Gebäude S 25</w:t>
      </w:r>
    </w:p>
    <w:p w:rsidR="00302F3C" w:rsidRDefault="00302F3C" w:rsidP="001B3225"/>
    <w:p w:rsidR="0021249D" w:rsidRDefault="0021249D" w:rsidP="001B3225">
      <w:r>
        <w:t xml:space="preserve">Die auf eine horizontale Fläche von einem Quadratmeter auftreffende Sonneneinstrahlung in der Schweiz, liegt zwischen 950 und 1200 kWh. Das entspricht täglich im Mittel </w:t>
      </w:r>
      <w:r>
        <w:t xml:space="preserve">etwa 3 </w:t>
      </w:r>
      <m:oMath>
        <m:r>
          <w:rPr>
            <w:rFonts w:ascii="Cambria Math" w:hAnsi="Cambria Math"/>
          </w:rPr>
          <m:t>kWh/</m:t>
        </m:r>
        <m:sSup>
          <m:sSupPr>
            <m:ctrlPr>
              <w:rPr>
                <w:rFonts w:ascii="Cambria Math" w:hAnsi="Cambria Math"/>
                <w:i/>
              </w:rPr>
            </m:ctrlPr>
          </m:sSupPr>
          <m:e>
            <m:r>
              <w:rPr>
                <w:rFonts w:ascii="Cambria Math" w:hAnsi="Cambria Math"/>
              </w:rPr>
              <m:t>m</m:t>
            </m:r>
          </m:e>
          <m:sup>
            <m:r>
              <w:rPr>
                <w:rFonts w:ascii="Cambria Math" w:hAnsi="Cambria Math"/>
              </w:rPr>
              <m:t>2</m:t>
            </m:r>
          </m:sup>
        </m:sSup>
      </m:oMath>
      <w:r>
        <w:t>.</w:t>
      </w:r>
    </w:p>
    <w:p w:rsidR="00302F3C" w:rsidRDefault="00302F3C" w:rsidP="001B3225"/>
    <w:p w:rsidR="001B3225" w:rsidRPr="00DA2BAE" w:rsidRDefault="001B3225" w:rsidP="001B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chwerkraft hält die Sonne davon ab, auseinander zu blasen, und der nukleare Fusionszyklus hat die Sonne strahlende Energie in den Raum gebracht ziemlich konstante Rate für Milliarden von Jahren Die effektive Temperatur von</w:t>
      </w:r>
    </w:p>
    <w:p w:rsidR="001B3225" w:rsidRDefault="001B3225" w:rsidP="001B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onne ist 5778 K (5505 ° C oder 9941 ° F) Das bedeutet, dass die Sonne ähnlich strahlt, wenn auch nicht genau wie ein schwarzer Körper auf 5778 K. Die Erde ist in einer leicht elliptischen Umlaufbahn mit einer durchschnittlichen Trennung von 149.598.106 km (92.955.888 Meilen) von der Sonne Da die Strahlungsenergieintensität proportional zur Umkehrung der von der Quelle quadrierten Distanz abnimmt, ist die Erdoberflächentemperatur viel kühler als die Sonne mit einer mittleren Temperatur von etwa 287 K ( 14 ° C oder 57 ° F) Beachten Sie, dass die Erde ohne den Treibhauseffekt der Erdatmosphäre noch kühler wäre</w:t>
      </w:r>
      <w:r>
        <w:rPr>
          <w:lang w:eastAsia="de-CH"/>
        </w:rPr>
        <w:t>.</w:t>
      </w:r>
    </w:p>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573F73" w:rsidRDefault="000D0CE1" w:rsidP="0099695C">
      <w:pPr>
        <w:pStyle w:val="berschrift2"/>
      </w:pPr>
      <w:bookmarkStart w:id="18" w:name="_Toc531888910"/>
      <w:r w:rsidRPr="000D0CE1">
        <w:t>Extraterrestrische Strahlung</w:t>
      </w:r>
      <w:bookmarkEnd w:id="18"/>
    </w:p>
    <w:p w:rsidR="002F36E1" w:rsidRDefault="002F36E1" w:rsidP="002F36E1">
      <w:pPr>
        <w:rPr>
          <w:i/>
        </w:rPr>
      </w:pPr>
      <w:r w:rsidRPr="006F6078">
        <w:rPr>
          <w:i/>
        </w:rPr>
        <w:t>Buch: Solar and infrared measurements Kap. 2.</w:t>
      </w:r>
      <w:r>
        <w:rPr>
          <w:i/>
        </w:rPr>
        <w:t>3</w:t>
      </w:r>
      <w:r w:rsidRPr="006F6078">
        <w:rPr>
          <w:i/>
        </w:rPr>
        <w:t xml:space="preserve"> Seite 25</w:t>
      </w:r>
    </w:p>
    <w:p w:rsidR="002F36E1" w:rsidRPr="002F36E1" w:rsidRDefault="002F36E1" w:rsidP="002F36E1">
      <w:pPr>
        <w:rPr>
          <w:i/>
        </w:rPr>
      </w:pPr>
      <w:r w:rsidRPr="002F36E1">
        <w:rPr>
          <w:i/>
        </w:rPr>
        <w:t>https://tu-dresden.de/bu/umwelt/geo/ipf/fern/studium/tutorial/atmosphaerische-korrekturen/folder-2008-04-07-5554546418/2008-10-28.002004101</w:t>
      </w:r>
    </w:p>
    <w:p w:rsidR="002F36E1" w:rsidRDefault="002F36E1"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
        <w:t>Extraterrestrische Strahlung oder Solarkonstante nennt man den außerhalb der Erdatmosphäre gemessenen Strahlungsstrom. Er beträgt S0 = 1370 W/m² und ist über längere Zeit betrachtet konstant.</w:t>
      </w:r>
    </w:p>
    <w:p w:rsidR="00B17F93" w:rsidRDefault="00B17F9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Solar radiation incident just above the earth’s atmosphere is called extraterrestrial radiation  On average the accepted extraterrestrial irradiance is 1366 watts/meter2 (Wm−2)  The solar output, called the total solar irradiance (TSI), varies by about 0 1% in proportion to the changing number of sunspots over the 11-year solar cycle  The term TSI is now used to refer to the extraterrestrial radiation instead of the previ-</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ously used term solar constant (I0), an acknowledgment of the very slight variation in the sun’s output  The absolute accuracy to which the TSI can be measured is around ±0 5% (Fröhlich, 2006)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eccentricity of the earth’s elliptical orbit is 0 0167 and results in the earth being closest to the sun (perihelion) in early January and fa</w:t>
      </w:r>
      <w:r w:rsidR="00F65BAD" w:rsidRPr="00A05CF4">
        <w:rPr>
          <w:lang w:val="en-US" w:eastAsia="de-CH"/>
        </w:rPr>
        <w:t>rthest from the sun (aph</w:t>
      </w:r>
      <w:r w:rsidRPr="00A05CF4">
        <w:rPr>
          <w:lang w:val="en-US" w:eastAsia="de-CH"/>
        </w:rPr>
        <w:t xml:space="preserve">elion) in early July  The earth and the sun are 1 67% closer at perihelion and 1 67% farther  apart  at  aphelion  than  their  mean  separation   Since  the  solar  intensity  is inversely proportional to the square of the distance from the sun, the extraterrestrial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irradiance impinging on the earth varies over a range of 6 7% as the earth orbits the sun  The extraterrestrial irradiance outside the earth’s atmosphere on a surface normal to the sun is  DNIo = Io </w:t>
      </w:r>
      <w:r w:rsidRPr="00A05CF4">
        <w:rPr>
          <w:rFonts w:ascii="Cambria Math" w:hAnsi="Cambria Math" w:cs="Cambria Math"/>
          <w:lang w:val="en-US" w:eastAsia="de-CH"/>
        </w:rPr>
        <w:t>⋅</w:t>
      </w:r>
      <w:r w:rsidRPr="00A05CF4">
        <w:rPr>
          <w:lang w:val="en-US" w:eastAsia="de-CH"/>
        </w:rPr>
        <w:t xml:space="preserve">(Rav /R)2[Wm−2 ]   (2 1)where Rav is the mean sun–earth distance, and R is the actual sun–earth distanc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depending on the day of the year  An approximate equation for (Rav/R)2 is</w:t>
      </w:r>
      <w:r w:rsidR="00F65BAD" w:rsidRPr="00A05CF4">
        <w:rPr>
          <w:lang w:val="en-US" w:eastAsia="de-CH"/>
        </w:rPr>
        <w:t xml:space="preserve"> </w:t>
      </w:r>
      <w:r w:rsidRPr="00A05CF4">
        <w:rPr>
          <w:lang w:val="en-US" w:eastAsia="de-CH"/>
        </w:rPr>
        <w:t xml:space="preserve">where  </w:t>
      </w:r>
      <w:r w:rsidRPr="00573F73">
        <w:rPr>
          <w:lang w:val="de-CH" w:eastAsia="de-CH"/>
        </w:rPr>
        <w:t>β</w:t>
      </w:r>
      <w:r w:rsidRPr="00A05CF4">
        <w:rPr>
          <w:lang w:val="en-US" w:eastAsia="de-CH"/>
        </w:rPr>
        <w:t xml:space="preserve">  = 2</w:t>
      </w:r>
      <w:r w:rsidRPr="00573F73">
        <w:rPr>
          <w:lang w:val="de-CH" w:eastAsia="de-CH"/>
        </w:rPr>
        <w:t>π</w:t>
      </w:r>
      <w:r w:rsidRPr="00A05CF4">
        <w:rPr>
          <w:lang w:val="en-US" w:eastAsia="de-CH"/>
        </w:rPr>
        <w:t>d/365 radians, and d is the day of the</w:t>
      </w:r>
      <w:r w:rsidR="00F65BAD" w:rsidRPr="00A05CF4">
        <w:rPr>
          <w:lang w:val="en-US" w:eastAsia="de-CH"/>
        </w:rPr>
        <w:t xml:space="preserve"> year (Spencer, 1971)  For exam</w:t>
      </w:r>
      <w:r w:rsidRPr="00A05CF4">
        <w:rPr>
          <w:lang w:val="en-US" w:eastAsia="de-CH"/>
        </w:rPr>
        <w:t>ple, January 15 is the fifteenth day of the year, and February 15 is the forty-sixth day of the year  Since there are 366 days in a leap year, there is a slight difference in the calculation in leap years  To calculate the extraterrestrial global horizontal irradiance, DNIo is multiplied by the cosine of the solar zenith angle (see Figure 2 6)</w:t>
      </w: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363B9" w:rsidRPr="009363B9" w:rsidRDefault="009363B9" w:rsidP="0099695C">
      <w:pPr>
        <w:pStyle w:val="berschrift2"/>
      </w:pPr>
      <w:bookmarkStart w:id="19" w:name="_Toc531888911"/>
      <w:bookmarkStart w:id="20" w:name="_Hlk532034815"/>
      <w:r w:rsidRPr="009363B9">
        <w:t>Spektrale Eigenschaft der Sonnenstrahlung</w:t>
      </w:r>
      <w:bookmarkEnd w:id="19"/>
    </w:p>
    <w:p w:rsidR="009363B9" w:rsidRDefault="009363B9" w:rsidP="009363B9">
      <w:pPr>
        <w:rPr>
          <w:i/>
        </w:rPr>
      </w:pPr>
      <w:r w:rsidRPr="006F6078">
        <w:rPr>
          <w:i/>
        </w:rPr>
        <w:t>Buch: Solar and infrared measurements Kap. 2.</w:t>
      </w:r>
      <w:r>
        <w:rPr>
          <w:i/>
        </w:rPr>
        <w:t>11 Seite 42</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The ultimate source of the sun’s radiative energy is the fusion of hydrogen atoms in the sun’s core  This energy propagates to the surface through a series of absorption and re-emission processes finally reaching the visible part of the sun’s surface, the photosphere, after tens of thousands of years  The spectral distribution of the sun’s radiation is similar to that of a black body that is heated to the temperature of 5778 K  That is, the amount of radiation varies with the wavelength as shown in Figure 2 14  The majority of solar irradiance is between 300 nm and 3,000 nm  The absorption of some solar radiation by the ions in the chromosphere of the sun results in absorption lines in the extraterrestrial solar spectrum  The effect of these ions can be seen in the solar spectrum in Figure 2 14, especially for wavelengths  below about 700 </w:t>
      </w:r>
      <w:r w:rsidRPr="00A05CF4">
        <w:rPr>
          <w:lang w:val="en-US" w:eastAsia="de-CH"/>
        </w:rPr>
        <w:lastRenderedPageBreak/>
        <w:t xml:space="preserve">nm The  spectral  distribution  of  incident  solar  radiation  spans  a  large  range  of wavelengths  from  the  ultraviolet  to  the  infrared  with  the  peak  around  500  nm  Approximately 47% of the incident extraterrestrial solar radiation is in the visible wavelengths from 380 nm to 780 nm  The infrared portion of the spectrum with wavelengths greater than 780 nm accounts for another 46% of the incident energy </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nd the ultraviolet portion of the spectrum below 380 nm accounts for 7% of the extraterrestrial solar radiation As the sunlight passes through the atmosphere, a large portion of the ultraviolet </w:t>
      </w:r>
      <w:r w:rsidR="00A32299" w:rsidRPr="00A05CF4">
        <w:rPr>
          <w:lang w:val="en-US" w:eastAsia="de-CH"/>
        </w:rPr>
        <w:t xml:space="preserve"> </w:t>
      </w:r>
      <w:r w:rsidRPr="00A05CF4">
        <w:rPr>
          <w:lang w:val="en-US" w:eastAsia="de-CH"/>
        </w:rPr>
        <w:t>(UV) radiation is absorbed and scattered  Air molecules scatter the shorter wave-</w:t>
      </w:r>
      <w:r w:rsidR="00A32299" w:rsidRPr="00A05CF4">
        <w:rPr>
          <w:lang w:val="en-US" w:eastAsia="de-CH"/>
        </w:rPr>
        <w:t xml:space="preserve"> </w:t>
      </w:r>
      <w:r w:rsidRPr="00A05CF4">
        <w:rPr>
          <w:lang w:val="en-US" w:eastAsia="de-CH"/>
        </w:rPr>
        <w:t>lengths more strongly than the longer wavelengths  On days with few clouds, the preferential scattering of blue light by air molecules is the reason the sky appears blue  Water vapor and atmospheric aerosols further reduce the amount of direct sun-</w:t>
      </w:r>
    </w:p>
    <w:p w:rsidR="00A32299" w:rsidRPr="00A05CF4" w:rsidRDefault="00D668E0"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light passing through the atmosphere  The information in Table 2 1 shows that on a clear day approximately 76% of the extraterrestrial direct normal irradiance passes through the atmosphere without being scattered or absorbed  The magnitude of the scattering and absorbing are about equal under these idealized conditions Many  molecules  selectively  scatter  or  absorb  radiation  in  specific  wavelength regions, creating large variations in the solar spectrum as measured at the earth’s surface (Figure 2 15)  The abundance of the atmospheric constituents along the sun-light’s path determines the depth of these absorption regions  Therefore, the solar spectrum depends on the length of the path through the atmosphere and the density</w:t>
      </w:r>
      <w:r w:rsidR="00A32299" w:rsidRPr="00A05CF4">
        <w:rPr>
          <w:lang w:val="en-US" w:eastAsia="de-CH"/>
        </w:rPr>
        <w:t xml:space="preserve"> of the molecules along this path  Said another way, the atmosphere is a highly vari-</w:t>
      </w:r>
    </w:p>
    <w:p w:rsidR="009363B9" w:rsidRPr="00A05CF4" w:rsidRDefault="00A32299"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ble filter affecting the amounts of solar irradiance reaching the surface at any given time and place.</w:t>
      </w:r>
    </w:p>
    <w:bookmarkEnd w:id="20"/>
    <w:p w:rsidR="00924E99" w:rsidRDefault="009363B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r>
        <w:rPr>
          <w:noProof/>
          <w:lang w:val="de-CH" w:eastAsia="de-CH"/>
        </w:rPr>
        <w:drawing>
          <wp:inline distT="0" distB="0" distL="0" distR="0">
            <wp:extent cx="2877835" cy="2126801"/>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3072" cy="2130671"/>
                    </a:xfrm>
                    <a:prstGeom prst="rect">
                      <a:avLst/>
                    </a:prstGeom>
                    <a:noFill/>
                    <a:ln>
                      <a:noFill/>
                    </a:ln>
                  </pic:spPr>
                </pic:pic>
              </a:graphicData>
            </a:graphic>
          </wp:inline>
        </w:drawing>
      </w:r>
    </w:p>
    <w:p w:rsidR="00F43932" w:rsidRDefault="00F43932" w:rsidP="00F43932">
      <w:pPr>
        <w:pStyle w:val="berschrift2"/>
      </w:pPr>
      <w:bookmarkStart w:id="21" w:name="_Toc531888912"/>
      <w:r>
        <w:t>Atmospherische Interaktion</w:t>
      </w:r>
      <w:bookmarkEnd w:id="21"/>
    </w:p>
    <w:p w:rsidR="009669DF" w:rsidRPr="00A05CF4" w:rsidRDefault="00F43932" w:rsidP="00F43932">
      <w:pPr>
        <w:rPr>
          <w:lang w:val="en-US"/>
        </w:rPr>
      </w:pPr>
      <w:r w:rsidRPr="00A05CF4">
        <w:rPr>
          <w:i/>
          <w:lang w:val="en-US"/>
        </w:rPr>
        <w:t>Buch: Solar and infrared measurements Kap. 12.3 Atmospheric Interactions Seite 229</w:t>
      </w:r>
    </w:p>
    <w:p w:rsidR="009669DF" w:rsidRPr="00A05CF4" w:rsidRDefault="009669DF" w:rsidP="00F43932">
      <w:pPr>
        <w:rPr>
          <w:lang w:val="en-US"/>
        </w:rPr>
      </w:pPr>
      <w:r w:rsidRPr="00A05CF4">
        <w:rPr>
          <w:lang w:val="en-US"/>
        </w:rPr>
        <w:t>When  solar  radiation  passes  through  the  atmosphere,  complex  interactions  oc-cur depending on the wavelength of the radiation and the composition of the atmosphere at the time  More specifically, solar radiation either passes unscathed to the surface, or it is scattered or absorbed by molecules, aerosols, cloud</w:t>
      </w:r>
      <w:r w:rsidRPr="00A05CF4">
        <w:rPr>
          <w:i/>
          <w:lang w:val="en-US"/>
        </w:rPr>
        <w:t xml:space="preserve"> </w:t>
      </w:r>
    </w:p>
    <w:p w:rsidR="00F43932" w:rsidRPr="00A05CF4" w:rsidRDefault="009669DF" w:rsidP="00F43932">
      <w:pPr>
        <w:rPr>
          <w:i/>
          <w:lang w:val="en-US"/>
        </w:rPr>
      </w:pPr>
      <w:r w:rsidRPr="00A05CF4">
        <w:rPr>
          <w:i/>
          <w:lang w:val="en-US"/>
        </w:rPr>
        <w:t xml:space="preserve">water droplets, and ice crystals </w:t>
      </w:r>
      <w:r w:rsidR="00F43932" w:rsidRPr="00A05CF4">
        <w:rPr>
          <w:i/>
          <w:lang w:val="en-US"/>
        </w:rPr>
        <w:t>Jan Kleissel Solar Energy Forecasting S57 Kap 3.3.2 Aerosols</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2" w:name="_Toc531888913"/>
      <w:r>
        <w:t>Rayleigh scattering</w:t>
      </w:r>
      <w:bookmarkEnd w:id="22"/>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Molecular scattering is the elastic scattering of solar radiation by the molecules in the atmosphere first explained by Lord Rayleigh (1871)  Many papers have been written describing the scattering of solar radiation by molecules, but it is not a dead subject (Eberhard, 2010)  Bodhaine, Wood, Dutton, and Slusser (1999) thoroughly examined the problem of calculating the molecular scattering optical depth as a function of wavelength  Optical depth, in general, is a measure of the wavelength dependent extinction (by scattering or absorption) that occurs as a beam of radiation propagates through a medium  It can be defined using  I(</w:t>
      </w:r>
      <w:r w:rsidRPr="00830CD9">
        <w:rPr>
          <w:lang w:val="de-CH" w:eastAsia="de-CH"/>
        </w:rPr>
        <w:t>λ</w:t>
      </w:r>
      <w:r w:rsidRPr="00A05CF4">
        <w:rPr>
          <w:lang w:val="en-US" w:eastAsia="de-CH"/>
        </w:rPr>
        <w:t>)/I0 (</w:t>
      </w:r>
      <w:r w:rsidRPr="00830CD9">
        <w:rPr>
          <w:lang w:val="de-CH" w:eastAsia="de-CH"/>
        </w:rPr>
        <w:t>λ</w:t>
      </w:r>
      <w:r w:rsidRPr="00A05CF4">
        <w:rPr>
          <w:lang w:val="en-US" w:eastAsia="de-CH"/>
        </w:rPr>
        <w:t>) =e−</w:t>
      </w:r>
      <w:r w:rsidRPr="00830CD9">
        <w:rPr>
          <w:lang w:val="de-CH" w:eastAsia="de-CH"/>
        </w:rPr>
        <w:t>τ</w:t>
      </w:r>
      <w:r w:rsidRPr="00A05CF4">
        <w:rPr>
          <w:lang w:val="en-US" w:eastAsia="de-CH"/>
        </w:rPr>
        <w:t>(</w:t>
      </w:r>
      <w:r w:rsidRPr="00830CD9">
        <w:rPr>
          <w:lang w:val="de-CH" w:eastAsia="de-CH"/>
        </w:rPr>
        <w:t>λ</w:t>
      </w:r>
      <w:r w:rsidRPr="00A05CF4">
        <w:rPr>
          <w:lang w:val="en-US" w:eastAsia="de-CH"/>
        </w:rPr>
        <w:t>)m   (12 1)</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I0 is the strength of the source (e g , the spectral solar irradiance) before it enters the atmosphere, I is the strength after it has passed through the atmosphere to the surface, </w:t>
      </w:r>
      <w:r w:rsidRPr="00830CD9">
        <w:rPr>
          <w:lang w:val="de-CH" w:eastAsia="de-CH"/>
        </w:rPr>
        <w:t>τ</w:t>
      </w:r>
      <w:r w:rsidRPr="00A05CF4">
        <w:rPr>
          <w:lang w:val="en-US" w:eastAsia="de-CH"/>
        </w:rPr>
        <w:t xml:space="preserve"> is the optical depth in a vertical path, m is the amount of atmosphere traversed relative to the vertical path, and </w:t>
      </w:r>
      <w:r w:rsidRPr="00830CD9">
        <w:rPr>
          <w:lang w:val="de-CH" w:eastAsia="de-CH"/>
        </w:rPr>
        <w:t>λ</w:t>
      </w:r>
      <w:r w:rsidRPr="00A05CF4">
        <w:rPr>
          <w:lang w:val="en-US" w:eastAsia="de-CH"/>
        </w:rPr>
        <w:t xml:space="preserve"> is wavelength  A good approximation to optical depth by Rayleigh scattering is given by Hansen and Travis (1974):</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P</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lastRenderedPageBreak/>
        <w:t>R P0 0 008569 (1 0 0113 0 00013 )</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830CD9">
        <w:rPr>
          <w:lang w:val="de-CH" w:eastAsia="de-CH"/>
        </w:rPr>
        <w:t>τ</w:t>
      </w:r>
      <w:r w:rsidRPr="00A05CF4">
        <w:rPr>
          <w:lang w:val="en-US" w:eastAsia="de-CH"/>
        </w:rPr>
        <w:t xml:space="preserve"> = </w:t>
      </w:r>
      <w:r w:rsidRPr="00830CD9">
        <w:rPr>
          <w:lang w:val="de-CH" w:eastAsia="de-CH"/>
        </w:rPr>
        <w:t>λ</w:t>
      </w:r>
      <w:r w:rsidRPr="00A05CF4">
        <w:rPr>
          <w:lang w:val="en-US" w:eastAsia="de-CH"/>
        </w:rPr>
        <w:t xml:space="preserve">−4 + </w:t>
      </w:r>
      <w:r w:rsidRPr="00830CD9">
        <w:rPr>
          <w:lang w:val="de-CH" w:eastAsia="de-CH"/>
        </w:rPr>
        <w:t>λ</w:t>
      </w:r>
      <w:r w:rsidRPr="00A05CF4">
        <w:rPr>
          <w:lang w:val="en-US" w:eastAsia="de-CH"/>
        </w:rPr>
        <w:t xml:space="preserve">−2 + </w:t>
      </w:r>
      <w:r w:rsidRPr="00830CD9">
        <w:rPr>
          <w:lang w:val="de-CH" w:eastAsia="de-CH"/>
        </w:rPr>
        <w:t>λ</w:t>
      </w:r>
      <w:r w:rsidRPr="00A05CF4">
        <w:rPr>
          <w:lang w:val="en-US" w:eastAsia="de-CH"/>
        </w:rPr>
        <w:t>−4   (12 2)</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wavelength </w:t>
      </w:r>
      <w:r w:rsidRPr="00830CD9">
        <w:rPr>
          <w:lang w:val="de-CH" w:eastAsia="de-CH"/>
        </w:rPr>
        <w:t>λ</w:t>
      </w:r>
      <w:r w:rsidRPr="00A05CF4">
        <w:rPr>
          <w:lang w:val="en-US" w:eastAsia="de-CH"/>
        </w:rPr>
        <w:t xml:space="preserve"> is in </w:t>
      </w:r>
      <w:r w:rsidRPr="00830CD9">
        <w:rPr>
          <w:lang w:val="de-CH" w:eastAsia="de-CH"/>
        </w:rPr>
        <w:t>μ</w:t>
      </w:r>
      <w:r w:rsidRPr="00A05CF4">
        <w:rPr>
          <w:lang w:val="en-US" w:eastAsia="de-CH"/>
        </w:rPr>
        <w:t>m, P is the pressure at the measurement site within the earth’s atmosphere in kilopascals, and P0 is the standard pressure at sea level equal to 101 325 kilopascals (100 kilopascals = 1000 millibars)  It is evident from examining Equation 12 2 that Rayleigh scattering is most effective in the shortest wavelengths of the solar spectrum and decreases dramatically at longer wavelengths (approxi-</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mately as </w:t>
      </w:r>
      <w:r w:rsidRPr="00830CD9">
        <w:rPr>
          <w:lang w:val="de-CH" w:eastAsia="de-CH"/>
        </w:rPr>
        <w:t>λ</w:t>
      </w:r>
      <w:r w:rsidRPr="00A05CF4">
        <w:rPr>
          <w:lang w:val="en-US" w:eastAsia="de-CH"/>
        </w:rPr>
        <w:t>–4)  It is also evident that at higher elevations there is less Rayleigh scattering because of lower atmospheric pressure</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3" w:name="_Toc531888914"/>
      <w:r>
        <w:t>Aerosol scattering and Absorption</w:t>
      </w:r>
      <w:bookmarkEnd w:id="23"/>
    </w:p>
    <w:p w:rsidR="00830CD9" w:rsidRPr="00A05CF4" w:rsidRDefault="00830CD9" w:rsidP="00830CD9">
      <w:pPr>
        <w:rPr>
          <w:lang w:val="en-US"/>
        </w:rPr>
      </w:pPr>
      <w:r w:rsidRPr="00A05CF4">
        <w:rPr>
          <w:i/>
          <w:lang w:val="en-US"/>
        </w:rPr>
        <w:t>Buch: Solar and infrared measurements Kap. 12.3.2 Aerosol scattering and absorpzion Seite 246</w:t>
      </w:r>
    </w:p>
    <w:p w:rsidR="00830CD9" w:rsidRPr="00A05CF4" w:rsidRDefault="0035309C"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erosols  are  always  present  in  the  atmosphere   They  manifest  themselves  as  the haze often noticed when looking toward the horizon  Generally, aerosols are concentrated  near  the  surface  but  may  appear  in  layers  especially  when  transported into a region from long distances  When volcanic eruptions occur that are strong enough to inject dust and gases into the stratosphere, such as Mount Pinatubo did in 1991, a stratospheric aerosol layer may persist for years from the sulfur gases that are chemically transformed into aerosols (see Figure 4 9)  The dust particles from an eruption, however, are large and therefore are removed from the atmosphere quickly.</w:t>
      </w:r>
    </w:p>
    <w:p w:rsidR="000D1285" w:rsidRPr="00A05CF4" w:rsidRDefault="000D1285"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0D1285" w:rsidRDefault="000D1285" w:rsidP="000D1285">
      <w:pPr>
        <w:pStyle w:val="berschrift3"/>
      </w:pPr>
      <w:bookmarkStart w:id="24" w:name="_Toc531888915"/>
      <w:r>
        <w:t>Gas and Absorption</w:t>
      </w:r>
      <w:bookmarkEnd w:id="24"/>
    </w:p>
    <w:p w:rsidR="000D1285" w:rsidRPr="00F443C0" w:rsidRDefault="000D1285" w:rsidP="000D1285">
      <w:pPr>
        <w:rPr>
          <w:i/>
        </w:rPr>
      </w:pPr>
      <w:r w:rsidRPr="006F6078">
        <w:rPr>
          <w:i/>
        </w:rPr>
        <w:t>Buch: Solar a</w:t>
      </w:r>
      <w:r>
        <w:rPr>
          <w:i/>
        </w:rPr>
        <w:t>nd infrared measurements Kap. 12.3.</w:t>
      </w:r>
      <w:r w:rsidR="00F443C0">
        <w:rPr>
          <w:i/>
        </w:rPr>
        <w:t>3</w:t>
      </w:r>
      <w:r>
        <w:rPr>
          <w:i/>
        </w:rPr>
        <w:t xml:space="preserve"> </w:t>
      </w:r>
      <w:r w:rsidR="00F443C0">
        <w:rPr>
          <w:i/>
        </w:rPr>
        <w:t xml:space="preserve">Gas Absorbtion </w:t>
      </w:r>
      <w:r>
        <w:rPr>
          <w:i/>
        </w:rPr>
        <w:t>Seite 2</w:t>
      </w:r>
      <w:r w:rsidR="00F443C0">
        <w:rPr>
          <w:i/>
        </w:rPr>
        <w:t>48</w:t>
      </w:r>
    </w:p>
    <w:p w:rsidR="000D1285" w:rsidRPr="00A05CF4" w:rsidRDefault="000D1285" w:rsidP="000D1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dominant gas absorber affecting the spectral distribution of the incident solar irradiance in the solar spectrum is water vapor with several major absorption bands in the near-infrared  For example, Figure 2 15 indicates the strong water vapor absorption band in the global horizontal irradiance (GHI) spectrum centered near 940 nm  This is of particular importance to many solar photovoltaic (PV) collectors since the peak response of crystalline silicon PV is near the strong water vapor band around 940 nm  Ozone is another important absorber in the atmosphere  However, its strongest absorption is below 380 nm in the Hartley–Huggins bands  The Chappuis ozone band is broad but has modest absorption centered near 610 nm  The Wulf bands in the near-infrared are even less absorbing  Other gases such as O2 and CO2 are everpresent but less significant in the sense that they do not remove a large fraction of the total solar radiation  Nitrogen dioxide (NO2) is an important gas when air pollution concentrations are high  This gas produces a reddish-brown tinge to the skylight</w:t>
      </w:r>
    </w:p>
    <w:p w:rsidR="009F4848" w:rsidRDefault="001F09F3" w:rsidP="001F09F3">
      <w:pPr>
        <w:pStyle w:val="berschrift2"/>
      </w:pPr>
      <w:bookmarkStart w:id="25" w:name="_Toc531888916"/>
      <w:r>
        <w:t>Direct Normal Irradiance</w:t>
      </w:r>
      <w:bookmarkEnd w:id="25"/>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t xml:space="preserve">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w:t>
      </w:r>
      <w:r w:rsidRPr="00A05CF4">
        <w:rPr>
          <w:lang w:val="en-US"/>
        </w:rPr>
        <w:lastRenderedPageBreak/>
        <w:t>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6" w:name="_Toc531888917"/>
      <w:r>
        <w:t>Global</w:t>
      </w:r>
      <w:r w:rsidR="007A00FC">
        <w:t xml:space="preserve"> horizontal</w:t>
      </w:r>
      <w:r>
        <w:t xml:space="preserve"> Irradiance</w:t>
      </w:r>
      <w:bookmarkEnd w:id="26"/>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7" w:name="_Toc531888918"/>
      <w:r>
        <w:t>Diffuse Irradiance</w:t>
      </w:r>
      <w:bookmarkEnd w:id="27"/>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lastRenderedPageBreak/>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8" w:name="_Toc531888919"/>
      <w:r>
        <w:t>Solarmessgeräte</w:t>
      </w:r>
      <w:bookmarkEnd w:id="28"/>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t>Pyranometer</w:t>
      </w:r>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das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eastAsia="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9" w:name="_Ref531883177"/>
      <w:bookmarkStart w:id="30"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F2163D">
        <w:rPr>
          <w:noProof/>
        </w:rPr>
        <w:t>3</w:t>
      </w:r>
      <w:r w:rsidR="00C552D0">
        <w:rPr>
          <w:noProof/>
        </w:rPr>
        <w:fldChar w:fldCharType="end"/>
      </w:r>
      <w:bookmarkEnd w:id="29"/>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30"/>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r w:rsidRPr="00315EB6">
        <w:rPr>
          <w:lang w:val="en-US"/>
        </w:rPr>
        <w:lastRenderedPageBreak/>
        <w:t>Pyrheliometer</w:t>
      </w:r>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Gd,  provided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lastRenderedPageBreak/>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According to (WMO 2008), sunshine duration in a given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FB0693" w:rsidRDefault="004F10C3" w:rsidP="00CD51BF">
      <w:pPr>
        <w:pStyle w:val="berschrift2"/>
      </w:pPr>
      <w:bookmarkStart w:id="31" w:name="_Toc531888920"/>
      <w:r>
        <w:t>Wolken</w:t>
      </w:r>
      <w:bookmarkEnd w:id="31"/>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32" w:name="_Toc531888921"/>
      <w:r>
        <w:lastRenderedPageBreak/>
        <w:t>Dreidimensionale Effekte in der Kurzeit Vorhersage</w:t>
      </w:r>
      <w:bookmarkEnd w:id="32"/>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3" w:name="_Toc531888922"/>
      <w:r>
        <w:t>Ursache und Wirkung der PV-Variabilität</w:t>
      </w:r>
      <w:bookmarkEnd w:id="33"/>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lastRenderedPageBreak/>
        <w:t>day, as smoothing depends on plant layout, the timescale of interest, and daily meteorological conditions.</w:t>
      </w:r>
    </w:p>
    <w:p w:rsidR="00CD51BF" w:rsidRDefault="003C521D" w:rsidP="00CD51BF">
      <w:pPr>
        <w:pStyle w:val="berschrift2"/>
      </w:pPr>
      <w:bookmarkStart w:id="34" w:name="_Toc531888923"/>
      <w:r>
        <w:t xml:space="preserve">Optik und </w:t>
      </w:r>
      <w:r w:rsidR="00A9619F">
        <w:t>b</w:t>
      </w:r>
      <w:r>
        <w:t>ildge</w:t>
      </w:r>
      <w:r w:rsidR="00A9619F">
        <w:t>bende Techniken</w:t>
      </w:r>
      <w:bookmarkEnd w:id="34"/>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5" w:name="_Toc531888924"/>
      <w:r>
        <w:t>Für die Auswahl der Optik bestimmende Faktoren</w:t>
      </w:r>
      <w:bookmarkEnd w:id="35"/>
    </w:p>
    <w:p w:rsidR="00237C16" w:rsidRDefault="00237C16" w:rsidP="00237C16">
      <w:pPr>
        <w:pStyle w:val="berschrift3"/>
        <w:tabs>
          <w:tab w:val="clear" w:pos="680"/>
        </w:tabs>
        <w:ind w:left="720" w:hanging="720"/>
      </w:pPr>
      <w:bookmarkStart w:id="36" w:name="_Toc531888925"/>
      <w:r>
        <w:t>Bildwinkel</w:t>
      </w:r>
      <w:bookmarkEnd w:id="36"/>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7" w:name="_Toc531888926"/>
      <w:r>
        <w:t>Optische Verzerrung</w:t>
      </w:r>
      <w:bookmarkEnd w:id="37"/>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20"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8" w:name="_Toc531888927"/>
      <w:r>
        <w:t>Die Verwendung eines Fischaugenobjektivs</w:t>
      </w:r>
      <w:bookmarkEnd w:id="38"/>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lastRenderedPageBreak/>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1"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9" w:name="_Toc531888928"/>
      <w:r>
        <w:t>Bildverarbeitung</w:t>
      </w:r>
      <w:bookmarkEnd w:id="39"/>
    </w:p>
    <w:p w:rsidR="00B50971" w:rsidRDefault="00B50971" w:rsidP="00B50971">
      <w:pPr>
        <w:pStyle w:val="berschrift3"/>
        <w:tabs>
          <w:tab w:val="clear" w:pos="680"/>
        </w:tabs>
        <w:ind w:left="720" w:hanging="720"/>
      </w:pPr>
      <w:bookmarkStart w:id="40" w:name="_Toc531888929"/>
      <w:r>
        <w:t xml:space="preserve">Eigenschaften einer </w:t>
      </w:r>
      <w:r w:rsidR="007D61D0">
        <w:t>Weitwinkelaufnahme</w:t>
      </w:r>
      <w:bookmarkEnd w:id="40"/>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41" w:name="_Toc531888930"/>
      <w:r>
        <w:t>CCD</w:t>
      </w:r>
      <w:bookmarkEnd w:id="41"/>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2" w:name="_Toc531888931"/>
      <w:r>
        <w:lastRenderedPageBreak/>
        <w:t xml:space="preserve">Übersicht solarer Vorhersage </w:t>
      </w:r>
      <w:r w:rsidR="0039354D">
        <w:t>Methoden</w:t>
      </w:r>
      <w:bookmarkEnd w:id="42"/>
    </w:p>
    <w:p w:rsidR="00827F54" w:rsidRPr="00827F54" w:rsidRDefault="00827F54" w:rsidP="00827F54">
      <w:pPr>
        <w:pStyle w:val="berschrift3"/>
        <w:tabs>
          <w:tab w:val="clear" w:pos="680"/>
        </w:tabs>
        <w:ind w:left="720" w:hanging="720"/>
      </w:pPr>
      <w:bookmarkStart w:id="43" w:name="_Toc531888932"/>
      <w:r>
        <w:t xml:space="preserve">Klassifikation </w:t>
      </w:r>
      <w:r w:rsidRPr="00827F54">
        <w:t>solare</w:t>
      </w:r>
      <w:r>
        <w:t>r</w:t>
      </w:r>
      <w:r w:rsidRPr="00827F54">
        <w:t xml:space="preserve"> Vorhersage Methoden</w:t>
      </w:r>
      <w:bookmarkEnd w:id="43"/>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4" w:name="_Toc531888933"/>
      <w:r>
        <w:lastRenderedPageBreak/>
        <w:t>Ris</w:t>
      </w:r>
      <w:r w:rsidR="009A5D84">
        <w:t>i</w:t>
      </w:r>
      <w:r>
        <w:t>koanalyse</w:t>
      </w:r>
      <w:bookmarkEnd w:id="44"/>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5" w:name="_Ref491684646"/>
      <w:bookmarkStart w:id="46" w:name="_Toc531888934"/>
      <w:r>
        <w:lastRenderedPageBreak/>
        <w:t>Stand der Technik</w:t>
      </w:r>
      <w:bookmarkEnd w:id="45"/>
      <w:bookmarkEnd w:id="46"/>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7" w:name="_Ref491742270"/>
      <w:bookmarkStart w:id="48" w:name="_Ref491742277"/>
      <w:bookmarkStart w:id="49" w:name="_Toc531888935"/>
      <w:r>
        <w:lastRenderedPageBreak/>
        <w:t xml:space="preserve">Anhang A: Beispiele für die Gliederung von </w:t>
      </w:r>
      <w:r w:rsidR="00583AA1">
        <w:t>Abschlussarbeiten</w:t>
      </w:r>
      <w:bookmarkEnd w:id="47"/>
      <w:bookmarkEnd w:id="48"/>
      <w:bookmarkEnd w:id="49"/>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50" w:name="_Toc531888936"/>
      <w:r>
        <w:t>A.1 Literaturarbeiten</w:t>
      </w:r>
      <w:bookmarkEnd w:id="50"/>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51" w:name="_Toc531888937"/>
      <w:r>
        <w:t>A.2 Systementwicklungen</w:t>
      </w:r>
      <w:bookmarkEnd w:id="51"/>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2" w:name="_Toc531888938"/>
      <w:r>
        <w:lastRenderedPageBreak/>
        <w:t>Anhang B: Formatvorlagen</w:t>
      </w:r>
      <w:bookmarkEnd w:id="52"/>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3"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3"/>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4" w:name="_Ref492657968"/>
      <w:bookmarkStart w:id="55" w:name="_Toc531888939"/>
      <w:r>
        <w:lastRenderedPageBreak/>
        <w:t>Glossar</w:t>
      </w:r>
      <w:bookmarkEnd w:id="54"/>
      <w:bookmarkEnd w:id="55"/>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6" w:name="_Toc531888940"/>
      <w:r>
        <w:lastRenderedPageBreak/>
        <w:t>Quellen</w:t>
      </w:r>
      <w:r w:rsidR="00284FA6">
        <w:t>verzeichnis</w:t>
      </w:r>
      <w:bookmarkEnd w:id="56"/>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3"/>
          <w:headerReference w:type="default" r:id="rId24"/>
          <w:footerReference w:type="even" r:id="rId25"/>
          <w:footerReference w:type="default" r:id="rId26"/>
          <w:headerReference w:type="first" r:id="rId27"/>
          <w:footerReference w:type="first" r:id="rId28"/>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7" w:name="_Toc531888941"/>
      <w:r>
        <w:lastRenderedPageBreak/>
        <w:t>Stichwortverzeichnis</w:t>
      </w:r>
      <w:bookmarkEnd w:id="57"/>
    </w:p>
    <w:p w:rsidR="00824316" w:rsidRDefault="00284FA6">
      <w:pPr>
        <w:rPr>
          <w:noProof/>
        </w:rPr>
        <w:sectPr w:rsidR="00824316" w:rsidSect="00824316">
          <w:headerReference w:type="first" r:id="rId29"/>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2325" w:rsidRDefault="00872325">
      <w:pPr>
        <w:spacing w:before="0" w:line="240" w:lineRule="auto"/>
      </w:pPr>
      <w:r>
        <w:separator/>
      </w:r>
    </w:p>
  </w:endnote>
  <w:endnote w:type="continuationSeparator" w:id="0">
    <w:p w:rsidR="00872325" w:rsidRDefault="0087232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2325" w:rsidRDefault="00872325">
      <w:pPr>
        <w:spacing w:before="0" w:line="240" w:lineRule="auto"/>
      </w:pPr>
      <w:r>
        <w:separator/>
      </w:r>
    </w:p>
  </w:footnote>
  <w:footnote w:type="continuationSeparator" w:id="0">
    <w:p w:rsidR="00872325" w:rsidRDefault="00872325">
      <w:pPr>
        <w:spacing w:before="0" w:line="240" w:lineRule="auto"/>
      </w:pPr>
      <w:r>
        <w:continuationSeparator/>
      </w:r>
    </w:p>
  </w:footnote>
  <w:footnote w:id="1">
    <w:p w:rsidR="00446046" w:rsidRPr="00856265" w:rsidRDefault="0044604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447882">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447882">
      <w:rPr>
        <w:noProof/>
      </w:rPr>
      <w:instrText>2</w:instrText>
    </w:r>
    <w:r>
      <w:rPr>
        <w:noProof/>
      </w:rPr>
      <w:fldChar w:fldCharType="end"/>
    </w:r>
    <w:r>
      <w:instrText xml:space="preserve"> " " \* MERGEFORMAT </w:instrText>
    </w:r>
    <w:r>
      <w:fldChar w:fldCharType="separate"/>
    </w:r>
    <w:r w:rsidR="00447882">
      <w:rPr>
        <w:noProof/>
      </w:rPr>
      <w:instrText>2</w:instrText>
    </w:r>
    <w:r w:rsidR="00447882">
      <w:instrText xml:space="preserve"> </w:instrText>
    </w:r>
    <w:r>
      <w:fldChar w:fldCharType="end"/>
    </w:r>
    <w:r>
      <w:instrText xml:space="preserve"> \* MERGEFORMAT </w:instrText>
    </w:r>
    <w:r w:rsidR="00447882">
      <w:fldChar w:fldCharType="separate"/>
    </w:r>
    <w:r w:rsidR="00447882">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447882">
      <w:rPr>
        <w:noProof/>
      </w:rPr>
      <w:t>Solare Strahlung</w:t>
    </w:r>
    <w:r>
      <w:rPr>
        <w:noProof/>
      </w:rPr>
      <w:fldChar w:fldCharType="end"/>
    </w:r>
    <w:r>
      <w:tab/>
    </w:r>
    <w:r>
      <w:fldChar w:fldCharType="begin"/>
    </w:r>
    <w:r>
      <w:instrText xml:space="preserve"> PAGE  \* MERGEFORMAT </w:instrText>
    </w:r>
    <w:r>
      <w:fldChar w:fldCharType="separate"/>
    </w:r>
    <w:r w:rsidR="00447882">
      <w:rPr>
        <w:noProof/>
      </w:rPr>
      <w:t>1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11508"/>
    <w:rsid w:val="000239DE"/>
    <w:rsid w:val="0003242D"/>
    <w:rsid w:val="00065ABF"/>
    <w:rsid w:val="00080A15"/>
    <w:rsid w:val="00080B9A"/>
    <w:rsid w:val="00095780"/>
    <w:rsid w:val="00097B2B"/>
    <w:rsid w:val="000B0018"/>
    <w:rsid w:val="000B1E76"/>
    <w:rsid w:val="000B1F0A"/>
    <w:rsid w:val="000D0CE1"/>
    <w:rsid w:val="000D1285"/>
    <w:rsid w:val="00111AC6"/>
    <w:rsid w:val="0011619B"/>
    <w:rsid w:val="00117C19"/>
    <w:rsid w:val="0012526B"/>
    <w:rsid w:val="00135B85"/>
    <w:rsid w:val="0014700B"/>
    <w:rsid w:val="001642F6"/>
    <w:rsid w:val="0019162E"/>
    <w:rsid w:val="00194AF7"/>
    <w:rsid w:val="0019585B"/>
    <w:rsid w:val="001B3225"/>
    <w:rsid w:val="001B6A53"/>
    <w:rsid w:val="001F09F3"/>
    <w:rsid w:val="00207425"/>
    <w:rsid w:val="0021249D"/>
    <w:rsid w:val="00216360"/>
    <w:rsid w:val="00222670"/>
    <w:rsid w:val="00237C16"/>
    <w:rsid w:val="00246654"/>
    <w:rsid w:val="00284FA6"/>
    <w:rsid w:val="0029592F"/>
    <w:rsid w:val="002A41CA"/>
    <w:rsid w:val="002C5491"/>
    <w:rsid w:val="002D483A"/>
    <w:rsid w:val="002E1F53"/>
    <w:rsid w:val="002F36E1"/>
    <w:rsid w:val="00302F3C"/>
    <w:rsid w:val="00307D2A"/>
    <w:rsid w:val="00315EB6"/>
    <w:rsid w:val="003176CC"/>
    <w:rsid w:val="0032639F"/>
    <w:rsid w:val="00336A89"/>
    <w:rsid w:val="00337F61"/>
    <w:rsid w:val="00340216"/>
    <w:rsid w:val="0035309C"/>
    <w:rsid w:val="003639D2"/>
    <w:rsid w:val="003647EE"/>
    <w:rsid w:val="00376DCD"/>
    <w:rsid w:val="0039354D"/>
    <w:rsid w:val="003978A4"/>
    <w:rsid w:val="003C521D"/>
    <w:rsid w:val="003E05AD"/>
    <w:rsid w:val="003F2A4B"/>
    <w:rsid w:val="0040502E"/>
    <w:rsid w:val="00411744"/>
    <w:rsid w:val="004132D2"/>
    <w:rsid w:val="0041674D"/>
    <w:rsid w:val="00420FF3"/>
    <w:rsid w:val="00425657"/>
    <w:rsid w:val="00436401"/>
    <w:rsid w:val="00440D21"/>
    <w:rsid w:val="00446046"/>
    <w:rsid w:val="00447882"/>
    <w:rsid w:val="00463FC4"/>
    <w:rsid w:val="0048501D"/>
    <w:rsid w:val="00486AA1"/>
    <w:rsid w:val="0049163C"/>
    <w:rsid w:val="004C47B3"/>
    <w:rsid w:val="004E5810"/>
    <w:rsid w:val="004F10C3"/>
    <w:rsid w:val="004F64A4"/>
    <w:rsid w:val="00521D9A"/>
    <w:rsid w:val="00540F20"/>
    <w:rsid w:val="00541CB7"/>
    <w:rsid w:val="00546F09"/>
    <w:rsid w:val="00554D9F"/>
    <w:rsid w:val="00573F73"/>
    <w:rsid w:val="005813A7"/>
    <w:rsid w:val="00583AA1"/>
    <w:rsid w:val="00586D3D"/>
    <w:rsid w:val="00586F60"/>
    <w:rsid w:val="005921A2"/>
    <w:rsid w:val="005A7737"/>
    <w:rsid w:val="005C5914"/>
    <w:rsid w:val="005D26BD"/>
    <w:rsid w:val="005F576C"/>
    <w:rsid w:val="00610440"/>
    <w:rsid w:val="00613DFE"/>
    <w:rsid w:val="0066763B"/>
    <w:rsid w:val="00697181"/>
    <w:rsid w:val="006A0B05"/>
    <w:rsid w:val="006B4180"/>
    <w:rsid w:val="006B77EF"/>
    <w:rsid w:val="006D45A1"/>
    <w:rsid w:val="006E7126"/>
    <w:rsid w:val="006E7EF2"/>
    <w:rsid w:val="006F6078"/>
    <w:rsid w:val="007035C5"/>
    <w:rsid w:val="00717EC0"/>
    <w:rsid w:val="007529F4"/>
    <w:rsid w:val="00753827"/>
    <w:rsid w:val="00756737"/>
    <w:rsid w:val="007648E0"/>
    <w:rsid w:val="0077210A"/>
    <w:rsid w:val="0077331A"/>
    <w:rsid w:val="0079225D"/>
    <w:rsid w:val="007A00FC"/>
    <w:rsid w:val="007A060E"/>
    <w:rsid w:val="007A1B96"/>
    <w:rsid w:val="007C5C9C"/>
    <w:rsid w:val="007D3976"/>
    <w:rsid w:val="007D61D0"/>
    <w:rsid w:val="007E0131"/>
    <w:rsid w:val="007E2573"/>
    <w:rsid w:val="00805892"/>
    <w:rsid w:val="0081447D"/>
    <w:rsid w:val="00824316"/>
    <w:rsid w:val="00825E01"/>
    <w:rsid w:val="00827F54"/>
    <w:rsid w:val="00830CD9"/>
    <w:rsid w:val="00841E7B"/>
    <w:rsid w:val="008507CF"/>
    <w:rsid w:val="00851986"/>
    <w:rsid w:val="00853009"/>
    <w:rsid w:val="00862DDF"/>
    <w:rsid w:val="00864856"/>
    <w:rsid w:val="00872325"/>
    <w:rsid w:val="008A65C5"/>
    <w:rsid w:val="008B28D1"/>
    <w:rsid w:val="008B4F3F"/>
    <w:rsid w:val="008C44B0"/>
    <w:rsid w:val="008E57C0"/>
    <w:rsid w:val="00923E3A"/>
    <w:rsid w:val="00924E99"/>
    <w:rsid w:val="00931AC1"/>
    <w:rsid w:val="00931F93"/>
    <w:rsid w:val="009363B9"/>
    <w:rsid w:val="00937328"/>
    <w:rsid w:val="00941983"/>
    <w:rsid w:val="00956100"/>
    <w:rsid w:val="009669DF"/>
    <w:rsid w:val="00967BCF"/>
    <w:rsid w:val="00972342"/>
    <w:rsid w:val="0097476B"/>
    <w:rsid w:val="009767C9"/>
    <w:rsid w:val="0099695C"/>
    <w:rsid w:val="009A5D84"/>
    <w:rsid w:val="009B2F6E"/>
    <w:rsid w:val="009D2209"/>
    <w:rsid w:val="009E49D5"/>
    <w:rsid w:val="009F07EC"/>
    <w:rsid w:val="009F0F37"/>
    <w:rsid w:val="009F1EE3"/>
    <w:rsid w:val="009F218F"/>
    <w:rsid w:val="009F4848"/>
    <w:rsid w:val="00A05CF4"/>
    <w:rsid w:val="00A30F98"/>
    <w:rsid w:val="00A32299"/>
    <w:rsid w:val="00A35092"/>
    <w:rsid w:val="00A5114A"/>
    <w:rsid w:val="00A609DA"/>
    <w:rsid w:val="00A73639"/>
    <w:rsid w:val="00A9619F"/>
    <w:rsid w:val="00A9651E"/>
    <w:rsid w:val="00A971D3"/>
    <w:rsid w:val="00AC3989"/>
    <w:rsid w:val="00AC6692"/>
    <w:rsid w:val="00AF5960"/>
    <w:rsid w:val="00B17F93"/>
    <w:rsid w:val="00B30A17"/>
    <w:rsid w:val="00B343AD"/>
    <w:rsid w:val="00B4768E"/>
    <w:rsid w:val="00B50971"/>
    <w:rsid w:val="00B568FC"/>
    <w:rsid w:val="00B60278"/>
    <w:rsid w:val="00B608D1"/>
    <w:rsid w:val="00B84496"/>
    <w:rsid w:val="00B9672F"/>
    <w:rsid w:val="00BA1564"/>
    <w:rsid w:val="00BA7590"/>
    <w:rsid w:val="00BD1D95"/>
    <w:rsid w:val="00BD6EF6"/>
    <w:rsid w:val="00BF0354"/>
    <w:rsid w:val="00BF1A9B"/>
    <w:rsid w:val="00BF4C16"/>
    <w:rsid w:val="00BF5239"/>
    <w:rsid w:val="00BF7EB9"/>
    <w:rsid w:val="00C15D95"/>
    <w:rsid w:val="00C211F6"/>
    <w:rsid w:val="00C24E59"/>
    <w:rsid w:val="00C552D0"/>
    <w:rsid w:val="00C563C8"/>
    <w:rsid w:val="00C613F6"/>
    <w:rsid w:val="00C769D0"/>
    <w:rsid w:val="00C80E81"/>
    <w:rsid w:val="00C81472"/>
    <w:rsid w:val="00C969F6"/>
    <w:rsid w:val="00CA74FD"/>
    <w:rsid w:val="00CB76CA"/>
    <w:rsid w:val="00CC32D0"/>
    <w:rsid w:val="00CD51BF"/>
    <w:rsid w:val="00CD6A38"/>
    <w:rsid w:val="00CE73C2"/>
    <w:rsid w:val="00D1334E"/>
    <w:rsid w:val="00D1524E"/>
    <w:rsid w:val="00D4321E"/>
    <w:rsid w:val="00D5488E"/>
    <w:rsid w:val="00D5509C"/>
    <w:rsid w:val="00D668E0"/>
    <w:rsid w:val="00DA2BAE"/>
    <w:rsid w:val="00DF0490"/>
    <w:rsid w:val="00DF5BCB"/>
    <w:rsid w:val="00E016C0"/>
    <w:rsid w:val="00E0568A"/>
    <w:rsid w:val="00E06F03"/>
    <w:rsid w:val="00E071C6"/>
    <w:rsid w:val="00E07EEF"/>
    <w:rsid w:val="00E1167A"/>
    <w:rsid w:val="00E13A68"/>
    <w:rsid w:val="00E37B1A"/>
    <w:rsid w:val="00E44392"/>
    <w:rsid w:val="00E47226"/>
    <w:rsid w:val="00E52897"/>
    <w:rsid w:val="00E73425"/>
    <w:rsid w:val="00E845CD"/>
    <w:rsid w:val="00E97CE1"/>
    <w:rsid w:val="00EB4FAD"/>
    <w:rsid w:val="00ED5E54"/>
    <w:rsid w:val="00ED716D"/>
    <w:rsid w:val="00EE359E"/>
    <w:rsid w:val="00EE7493"/>
    <w:rsid w:val="00EF1389"/>
    <w:rsid w:val="00F108A1"/>
    <w:rsid w:val="00F138EE"/>
    <w:rsid w:val="00F20135"/>
    <w:rsid w:val="00F2163D"/>
    <w:rsid w:val="00F2556B"/>
    <w:rsid w:val="00F30BCD"/>
    <w:rsid w:val="00F41086"/>
    <w:rsid w:val="00F43932"/>
    <w:rsid w:val="00F439FA"/>
    <w:rsid w:val="00F443C0"/>
    <w:rsid w:val="00F63998"/>
    <w:rsid w:val="00F65BAD"/>
    <w:rsid w:val="00F71495"/>
    <w:rsid w:val="00F74B22"/>
    <w:rsid w:val="00F7576C"/>
    <w:rsid w:val="00F83A04"/>
    <w:rsid w:val="00F933A1"/>
    <w:rsid w:val="00F94C60"/>
    <w:rsid w:val="00FB0693"/>
    <w:rsid w:val="00FC3F30"/>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e.wikipedia.org/wiki/Weitwinkelobjektiv"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Bildwinkel" TargetMode="External"/><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www.ammonit.com/de/wind-solar-wissen/solarmessung/473-messung-der-sonnenstrahlung" TargetMode="External"/><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eader" Target="header3.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2B210-CE36-41A0-A1C1-BE1A74C78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9215</Words>
  <Characters>58055</Characters>
  <Application>Microsoft Office Word</Application>
  <DocSecurity>0</DocSecurity>
  <Lines>483</Lines>
  <Paragraphs>134</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7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unknown</cp:lastModifiedBy>
  <cp:revision>146</cp:revision>
  <cp:lastPrinted>2011-10-23T20:42:00Z</cp:lastPrinted>
  <dcterms:created xsi:type="dcterms:W3CDTF">2017-10-04T05:43:00Z</dcterms:created>
  <dcterms:modified xsi:type="dcterms:W3CDTF">2018-12-09T10:57: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